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77777777" w:rsidR="004A2BA6" w:rsidRPr="003059C8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Igor</w:t>
      </w:r>
      <w:r w:rsidR="008C296B" w:rsidRPr="003059C8">
        <w:rPr>
          <w:rFonts w:ascii="NeueHaasGroteskDisp Pro Md" w:hAnsi="NeueHaasGroteskDisp Pro Md"/>
          <w:bCs/>
          <w:sz w:val="22"/>
          <w:szCs w:val="22"/>
          <w:lang w:val="en-US"/>
        </w:rPr>
        <w:t xml:space="preserve"> </w:t>
      </w: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Grossmann</w:t>
      </w:r>
      <w:r w:rsidR="006E200E" w:rsidRPr="003059C8">
        <w:rPr>
          <w:rFonts w:ascii="NeueHaasGroteskDisp Pro Md" w:hAnsi="NeueHaasGroteskDisp Pro Md"/>
          <w:bCs/>
          <w:sz w:val="22"/>
          <w:szCs w:val="22"/>
          <w:lang w:val="en-US"/>
        </w:rPr>
        <w:t>, Ph. D.</w:t>
      </w:r>
    </w:p>
    <w:tbl>
      <w:tblPr>
        <w:tblW w:w="10038" w:type="dxa"/>
        <w:tblLook w:val="01E0" w:firstRow="1" w:lastRow="1" w:firstColumn="1" w:lastColumn="1" w:noHBand="0" w:noVBand="0"/>
      </w:tblPr>
      <w:tblGrid>
        <w:gridCol w:w="4062"/>
        <w:gridCol w:w="5976"/>
      </w:tblGrid>
      <w:tr w:rsidR="004A2BA6" w:rsidRPr="001A4386" w14:paraId="178E2783" w14:textId="77777777" w:rsidTr="00F73CB0">
        <w:trPr>
          <w:trHeight w:val="825"/>
        </w:trPr>
        <w:tc>
          <w:tcPr>
            <w:tcW w:w="4062" w:type="dxa"/>
          </w:tcPr>
          <w:p w14:paraId="7CE4B433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epartment of Psychology</w:t>
            </w:r>
          </w:p>
          <w:p w14:paraId="6F43E156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Waterloo</w:t>
            </w:r>
          </w:p>
          <w:p w14:paraId="3A2C45FE" w14:textId="77777777" w:rsidR="000E68EF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 University Avenue West</w:t>
            </w:r>
          </w:p>
          <w:p w14:paraId="4C2411C3" w14:textId="77777777" w:rsidR="004A2BA6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aterloo, Ontario, Canada N2L 3G1</w:t>
            </w:r>
          </w:p>
        </w:tc>
        <w:tc>
          <w:tcPr>
            <w:tcW w:w="5976" w:type="dxa"/>
          </w:tcPr>
          <w:p w14:paraId="05933BA4" w14:textId="77777777" w:rsidR="000E68EF" w:rsidRPr="003059C8" w:rsidRDefault="000E68EF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Office: PAS 3047</w:t>
            </w:r>
            <w:r w:rsidR="00A93E75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           </w:t>
            </w:r>
          </w:p>
          <w:p w14:paraId="73018282" w14:textId="77777777" w:rsidR="00EE3ECF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one: </w:t>
            </w:r>
            <w:r w:rsidR="006E200E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519-888-4567 x 31793</w:t>
            </w:r>
          </w:p>
          <w:p w14:paraId="4CF70F31" w14:textId="77777777" w:rsidR="00A93E75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Email: </w:t>
            </w:r>
            <w:hyperlink r:id="rId11" w:history="1">
              <w:r w:rsidR="006E200E" w:rsidRPr="003059C8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igrossma@uwaterloo.ca</w:t>
              </w:r>
            </w:hyperlink>
          </w:p>
          <w:p w14:paraId="0DFAE634" w14:textId="77777777" w:rsidR="004A2BA6" w:rsidRPr="003059C8" w:rsidRDefault="00335F1A" w:rsidP="00A93E75">
            <w:pPr>
              <w:ind w:left="1695" w:right="-89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</w:t>
            </w:r>
          </w:p>
        </w:tc>
      </w:tr>
    </w:tbl>
    <w:p w14:paraId="62EEEA98" w14:textId="77777777" w:rsidR="003059C8" w:rsidRPr="006B57A3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color w:val="000000"/>
          <w:sz w:val="16"/>
          <w:szCs w:val="16"/>
          <w:lang w:val="en-US"/>
        </w:rPr>
      </w:pPr>
    </w:p>
    <w:p w14:paraId="07DEE553" w14:textId="13273A29" w:rsidR="005171C0" w:rsidRPr="003059C8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Education</w:t>
      </w:r>
    </w:p>
    <w:p w14:paraId="3C461AAD" w14:textId="77777777" w:rsidR="00EA6518" w:rsidRPr="003059C8" w:rsidRDefault="004A2BA6" w:rsidP="00EA651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University of Michigan, Ann Arbor</w:t>
      </w:r>
    </w:p>
    <w:p w14:paraId="2C714DDF" w14:textId="77777777" w:rsidR="00EB1E4E" w:rsidRPr="003059C8" w:rsidRDefault="004A2BA6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h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D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="00EA6518" w:rsidRPr="003059C8">
        <w:rPr>
          <w:rFonts w:ascii="Spectral" w:hAnsi="Spectral"/>
          <w:sz w:val="22"/>
          <w:szCs w:val="22"/>
          <w:lang w:val="en-US"/>
        </w:rPr>
        <w:t xml:space="preserve"> in </w:t>
      </w:r>
      <w:r w:rsidRPr="003059C8">
        <w:rPr>
          <w:rFonts w:ascii="Spectral" w:hAnsi="Spectral"/>
          <w:sz w:val="22"/>
          <w:szCs w:val="22"/>
          <w:lang w:val="en-US"/>
        </w:rPr>
        <w:t>Social P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>, 201</w:t>
      </w:r>
      <w:r w:rsidR="00BF5F5E" w:rsidRPr="003059C8">
        <w:rPr>
          <w:rFonts w:ascii="Spectral" w:hAnsi="Spectral"/>
          <w:sz w:val="22"/>
          <w:szCs w:val="22"/>
          <w:lang w:val="en-US"/>
        </w:rPr>
        <w:t>2</w:t>
      </w:r>
    </w:p>
    <w:p w14:paraId="57801C29" w14:textId="77777777" w:rsidR="008C642E" w:rsidRPr="003059C8" w:rsidRDefault="008C642E" w:rsidP="008C642E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</w:p>
    <w:p w14:paraId="7663B57A" w14:textId="77777777" w:rsidR="005B2DF1" w:rsidRPr="003059C8" w:rsidRDefault="008C642E" w:rsidP="005B2DF1">
      <w:pPr>
        <w:ind w:left="706" w:firstLine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ommittee: Richard E. Nisbett (Advisor), Phoebe C. Ellsworth, </w:t>
      </w:r>
      <w:r w:rsidR="005B2DF1" w:rsidRPr="003059C8">
        <w:rPr>
          <w:rFonts w:ascii="Spectral" w:hAnsi="Spectral"/>
          <w:sz w:val="22"/>
          <w:szCs w:val="22"/>
          <w:lang w:val="en-CA"/>
        </w:rPr>
        <w:t>Ethan F. Kross, &amp;</w:t>
      </w:r>
    </w:p>
    <w:p w14:paraId="5230F1A3" w14:textId="77777777" w:rsidR="0004660D" w:rsidRPr="003059C8" w:rsidRDefault="005B2DF1" w:rsidP="0004660D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ter A. Railton</w:t>
      </w:r>
    </w:p>
    <w:p w14:paraId="02EB378F" w14:textId="77777777" w:rsidR="008C642E" w:rsidRPr="003059C8" w:rsidRDefault="008C642E" w:rsidP="00696E69">
      <w:pPr>
        <w:ind w:left="1440"/>
        <w:rPr>
          <w:rFonts w:ascii="Spectral" w:hAnsi="Spectral"/>
          <w:sz w:val="12"/>
          <w:szCs w:val="12"/>
          <w:lang w:val="en-CA"/>
        </w:rPr>
      </w:pPr>
    </w:p>
    <w:p w14:paraId="53BFFF02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M.S. in Psychology, 2009</w:t>
      </w:r>
    </w:p>
    <w:p w14:paraId="1B162AB1" w14:textId="77777777" w:rsidR="008C642E" w:rsidRPr="003059C8" w:rsidRDefault="008C642E" w:rsidP="00696E69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Russian interdependence and holistic cognition</w:t>
      </w:r>
    </w:p>
    <w:p w14:paraId="599EE5FA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ommittee: Richard E. Nisbett (Advisor), Shinobu Kitayama</w:t>
      </w:r>
    </w:p>
    <w:p w14:paraId="54ACAB3B" w14:textId="77777777" w:rsidR="003059C8" w:rsidRPr="003059C8" w:rsidRDefault="003059C8" w:rsidP="00696E69">
      <w:pPr>
        <w:ind w:left="1440"/>
        <w:rPr>
          <w:rFonts w:ascii="Spectral" w:hAnsi="Spectral"/>
          <w:sz w:val="12"/>
          <w:szCs w:val="12"/>
          <w:lang w:val="en-US"/>
        </w:rPr>
      </w:pPr>
    </w:p>
    <w:p w14:paraId="2854B609" w14:textId="02C82E81" w:rsidR="00EB1E4E" w:rsidRPr="003059C8" w:rsidRDefault="00EB1E4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he International Max Planck Research School on the Life Course (LIFE) (2010-2012)</w:t>
      </w:r>
    </w:p>
    <w:p w14:paraId="2FB9E7D1" w14:textId="77777777" w:rsidR="00CA1E00" w:rsidRPr="003059C8" w:rsidRDefault="004D3DAC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DAAD-honored visiting</w:t>
      </w:r>
      <w:r w:rsidR="00CA1E00" w:rsidRPr="003059C8">
        <w:rPr>
          <w:rFonts w:ascii="Spectral" w:hAnsi="Spectral"/>
          <w:sz w:val="22"/>
          <w:szCs w:val="22"/>
          <w:lang w:val="en-US"/>
        </w:rPr>
        <w:t xml:space="preserve"> student (2005-2006)</w:t>
      </w:r>
    </w:p>
    <w:p w14:paraId="5A39BBE3" w14:textId="77777777" w:rsidR="00C80AAF" w:rsidRPr="003059C8" w:rsidRDefault="00C80AAF" w:rsidP="00CA1E00">
      <w:pPr>
        <w:autoSpaceDE w:val="0"/>
        <w:autoSpaceDN w:val="0"/>
        <w:adjustRightInd w:val="0"/>
        <w:rPr>
          <w:rFonts w:ascii="Spectral" w:hAnsi="Spectral"/>
          <w:b/>
          <w:sz w:val="12"/>
          <w:szCs w:val="12"/>
          <w:lang w:val="en-US"/>
        </w:rPr>
      </w:pPr>
    </w:p>
    <w:p w14:paraId="500318DD" w14:textId="77777777" w:rsidR="00CA1E00" w:rsidRPr="003059C8" w:rsidRDefault="00CA1E00" w:rsidP="00CA1E00">
      <w:pP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Albert-Ludwigs-Universität Freiburg, Germany</w:t>
      </w:r>
    </w:p>
    <w:p w14:paraId="3906B9C3" w14:textId="77777777" w:rsidR="006D4852" w:rsidRPr="003059C8" w:rsidRDefault="00CA1E00" w:rsidP="00D3012D">
      <w:pPr>
        <w:autoSpaceDE w:val="0"/>
        <w:autoSpaceDN w:val="0"/>
        <w:adjustRightInd w:val="0"/>
        <w:ind w:left="706" w:firstLine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Vordiplom (B.S.</w:t>
      </w:r>
      <w:r w:rsidR="006564ED" w:rsidRPr="003059C8">
        <w:rPr>
          <w:rFonts w:ascii="Spectral" w:hAnsi="Spectral"/>
          <w:sz w:val="22"/>
          <w:szCs w:val="22"/>
          <w:lang w:val="en-US"/>
        </w:rPr>
        <w:t xml:space="preserve"> equivalent</w:t>
      </w:r>
      <w:r w:rsidRPr="003059C8">
        <w:rPr>
          <w:rFonts w:ascii="Spectral" w:hAnsi="Spectral"/>
          <w:sz w:val="22"/>
          <w:szCs w:val="22"/>
          <w:lang w:val="en-US"/>
        </w:rPr>
        <w:t xml:space="preserve">) in </w:t>
      </w:r>
      <w:r w:rsidR="00FF738D" w:rsidRPr="003059C8">
        <w:rPr>
          <w:rFonts w:ascii="Spectral" w:hAnsi="Spectral"/>
          <w:sz w:val="22"/>
          <w:szCs w:val="22"/>
          <w:lang w:val="en-US"/>
        </w:rPr>
        <w:t>P</w:t>
      </w:r>
      <w:r w:rsidRPr="003059C8">
        <w:rPr>
          <w:rFonts w:ascii="Spectral" w:hAnsi="Spectral"/>
          <w:sz w:val="22"/>
          <w:szCs w:val="22"/>
          <w:lang w:val="en-US"/>
        </w:rPr>
        <w:t>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6D4852" w:rsidRPr="003059C8">
        <w:rPr>
          <w:rFonts w:ascii="Spectral" w:hAnsi="Spectral"/>
          <w:sz w:val="22"/>
          <w:szCs w:val="22"/>
          <w:lang w:val="en-US"/>
        </w:rPr>
        <w:t>2002-2005</w:t>
      </w:r>
    </w:p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7218EDF1" w14:textId="4EB9D9C4" w:rsidR="00EB35FD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Professional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7572442C" w14:textId="02EE8314" w:rsidR="003059C8" w:rsidRPr="003059C8" w:rsidRDefault="003059C8" w:rsidP="003059C8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Research summary</w:t>
      </w:r>
    </w:p>
    <w:p w14:paraId="1B8D46D8" w14:textId="324DF163" w:rsidR="008153D3" w:rsidRPr="003059C8" w:rsidRDefault="003059C8" w:rsidP="003059C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en-US"/>
        </w:rPr>
        <w:t>Research Grants awarded</w:t>
      </w:r>
      <w:r w:rsidR="008153D3" w:rsidRPr="003059C8">
        <w:rPr>
          <w:rFonts w:ascii="Spectral" w:hAnsi="Spectral"/>
          <w:bCs/>
          <w:sz w:val="22"/>
          <w:szCs w:val="22"/>
          <w:lang w:val="en-US"/>
        </w:rPr>
        <w:t>:</w:t>
      </w:r>
      <w:r>
        <w:rPr>
          <w:rFonts w:ascii="Spectral" w:hAnsi="Spectral"/>
          <w:sz w:val="22"/>
          <w:szCs w:val="22"/>
          <w:lang w:val="en-US"/>
        </w:rPr>
        <w:tab/>
      </w:r>
      <w:r>
        <w:rPr>
          <w:rFonts w:ascii="Spectral" w:hAnsi="Spectral"/>
          <w:sz w:val="22"/>
          <w:szCs w:val="22"/>
          <w:lang w:val="en-US"/>
        </w:rPr>
        <w:tab/>
      </w:r>
      <w:r w:rsidR="007B4430">
        <w:rPr>
          <w:rFonts w:ascii="Spectral" w:hAnsi="Spectral"/>
          <w:sz w:val="22"/>
          <w:szCs w:val="22"/>
          <w:lang w:val="en-US"/>
        </w:rPr>
        <w:t>20</w:t>
      </w:r>
      <w:r w:rsidR="008153D3" w:rsidRPr="003059C8">
        <w:rPr>
          <w:rFonts w:ascii="Spectral" w:hAnsi="Spectral"/>
          <w:sz w:val="22"/>
          <w:szCs w:val="22"/>
          <w:lang w:val="en-US"/>
        </w:rPr>
        <w:t xml:space="preserve"> since 2012 </w:t>
      </w:r>
    </w:p>
    <w:p w14:paraId="15E39E38" w14:textId="67887B88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hapters in Book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1</w:t>
      </w:r>
      <w:r w:rsidR="00815362">
        <w:rPr>
          <w:rFonts w:ascii="Spectral" w:hAnsi="Spectral"/>
          <w:sz w:val="22"/>
          <w:szCs w:val="22"/>
          <w:lang w:val="en-US"/>
        </w:rPr>
        <w:t>8</w:t>
      </w:r>
    </w:p>
    <w:p w14:paraId="58398456" w14:textId="773A3A2B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er R</w:t>
      </w:r>
      <w:r w:rsidR="00FF1C85" w:rsidRPr="003059C8">
        <w:rPr>
          <w:rFonts w:ascii="Spectral" w:hAnsi="Spectral"/>
          <w:sz w:val="22"/>
          <w:szCs w:val="22"/>
          <w:lang w:val="en-US"/>
        </w:rPr>
        <w:t>eviewed Journal Publication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785B6B">
        <w:rPr>
          <w:rFonts w:ascii="Spectral" w:hAnsi="Spectral"/>
          <w:sz w:val="22"/>
          <w:szCs w:val="22"/>
          <w:lang w:val="en-US"/>
        </w:rPr>
        <w:t>7</w:t>
      </w:r>
      <w:r w:rsidR="00805F18">
        <w:rPr>
          <w:rFonts w:ascii="Spectral" w:hAnsi="Spectral"/>
          <w:sz w:val="22"/>
          <w:szCs w:val="22"/>
          <w:lang w:val="en-US"/>
        </w:rPr>
        <w:t>5</w:t>
      </w:r>
    </w:p>
    <w:p w14:paraId="60061E4C" w14:textId="6DA4400D" w:rsidR="00E55C90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itations = </w:t>
      </w:r>
      <w:r w:rsidR="00D42789" w:rsidRPr="00D42789">
        <w:rPr>
          <w:rFonts w:ascii="Spectral" w:hAnsi="Spectral"/>
          <w:sz w:val="22"/>
          <w:szCs w:val="22"/>
          <w:lang w:val="en-US"/>
        </w:rPr>
        <w:t>5</w:t>
      </w:r>
      <w:r w:rsidR="00D42789">
        <w:rPr>
          <w:rFonts w:ascii="Spectral" w:hAnsi="Spectral"/>
          <w:sz w:val="22"/>
          <w:szCs w:val="22"/>
          <w:lang w:val="en-US"/>
        </w:rPr>
        <w:t>,</w:t>
      </w:r>
      <w:r w:rsidR="00805F18">
        <w:rPr>
          <w:rFonts w:ascii="Spectral" w:hAnsi="Spectral"/>
          <w:sz w:val="22"/>
          <w:szCs w:val="22"/>
          <w:lang w:val="en-US"/>
        </w:rPr>
        <w:t>8</w:t>
      </w:r>
      <w:r w:rsidR="00251B6E">
        <w:rPr>
          <w:rFonts w:ascii="Spectral" w:hAnsi="Spectral"/>
          <w:sz w:val="22"/>
          <w:szCs w:val="22"/>
          <w:lang w:val="en-US"/>
        </w:rPr>
        <w:t>99</w:t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h-index = </w:t>
      </w:r>
      <w:r w:rsidR="0081274E" w:rsidRPr="003059C8">
        <w:rPr>
          <w:rFonts w:ascii="Spectral" w:hAnsi="Spectral"/>
          <w:sz w:val="22"/>
          <w:szCs w:val="22"/>
          <w:lang w:val="en-US"/>
        </w:rPr>
        <w:t>3</w:t>
      </w:r>
      <w:r w:rsidR="00805F18">
        <w:rPr>
          <w:rFonts w:ascii="Spectral" w:hAnsi="Spectral"/>
          <w:sz w:val="22"/>
          <w:szCs w:val="22"/>
          <w:lang w:val="en-US"/>
        </w:rPr>
        <w:t>6</w:t>
      </w:r>
      <w:r w:rsidR="00BB7A1F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i10-index = </w:t>
      </w:r>
      <w:r w:rsidR="00F26A25" w:rsidRPr="003059C8">
        <w:rPr>
          <w:rFonts w:ascii="Spectral" w:hAnsi="Spectral"/>
          <w:sz w:val="22"/>
          <w:szCs w:val="22"/>
          <w:lang w:val="en-US"/>
        </w:rPr>
        <w:t>5</w:t>
      </w:r>
      <w:r w:rsidR="00D32D0A">
        <w:rPr>
          <w:rFonts w:ascii="Spectral" w:hAnsi="Spectral"/>
          <w:sz w:val="22"/>
          <w:szCs w:val="22"/>
          <w:lang w:val="en-US"/>
        </w:rPr>
        <w:t>9</w:t>
      </w:r>
      <w:r w:rsidR="00DD578A" w:rsidRPr="003059C8">
        <w:rPr>
          <w:rFonts w:ascii="Spectral" w:hAnsi="Spectral"/>
          <w:sz w:val="22"/>
          <w:szCs w:val="22"/>
          <w:lang w:val="en-US"/>
        </w:rPr>
        <w:tab/>
      </w:r>
      <w:r w:rsidR="00AE4A5F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Source: Google Scholar (</w:t>
      </w:r>
      <w:r w:rsidR="00805F18">
        <w:rPr>
          <w:rFonts w:ascii="Spectral" w:hAnsi="Spectral"/>
          <w:sz w:val="22"/>
          <w:szCs w:val="22"/>
          <w:lang w:val="en-US"/>
        </w:rPr>
        <w:t>Sept</w:t>
      </w:r>
      <w:r w:rsidR="006402A1">
        <w:rPr>
          <w:rFonts w:ascii="Spectral" w:hAnsi="Spectral"/>
          <w:sz w:val="22"/>
          <w:szCs w:val="22"/>
          <w:lang w:val="en-US"/>
        </w:rPr>
        <w:t xml:space="preserve"> </w:t>
      </w:r>
      <w:r w:rsidR="00251B6E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lang w:val="en-US"/>
        </w:rPr>
        <w:t>, 20</w:t>
      </w:r>
      <w:r w:rsidR="00DF4A66" w:rsidRPr="003059C8">
        <w:rPr>
          <w:rFonts w:ascii="Spectral" w:hAnsi="Spectral"/>
          <w:sz w:val="22"/>
          <w:szCs w:val="22"/>
          <w:lang w:val="en-US"/>
        </w:rPr>
        <w:t>2</w:t>
      </w:r>
      <w:r w:rsidR="009F711B"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7C1D711" w14:textId="77777777" w:rsidR="003059C8" w:rsidRPr="006B57A3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color w:val="000000"/>
          <w:sz w:val="16"/>
          <w:szCs w:val="16"/>
          <w:lang w:val="en-US"/>
        </w:rPr>
      </w:pPr>
    </w:p>
    <w:p w14:paraId="71FC740F" w14:textId="4295F178" w:rsidR="006937CA" w:rsidRPr="003059C8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  <w:r w:rsidRPr="003059C8"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  <w:t>Research Interests</w:t>
      </w:r>
    </w:p>
    <w:p w14:paraId="685AC47A" w14:textId="6C66E717" w:rsidR="006937CA" w:rsidRPr="003059C8" w:rsidRDefault="00C857D8" w:rsidP="006937CA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Affective Science;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Psycho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>metrics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, Social Cognition; Wisdom</w:t>
      </w:r>
    </w:p>
    <w:p w14:paraId="4B94D5A5" w14:textId="77777777" w:rsidR="006937CA" w:rsidRPr="006B57A3" w:rsidRDefault="006937CA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16"/>
          <w:szCs w:val="16"/>
          <w:lang w:val="en-GB"/>
        </w:rPr>
      </w:pPr>
    </w:p>
    <w:p w14:paraId="6AD80B9A" w14:textId="2317968A" w:rsidR="00EA651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0" w:name="_Hlk47042914"/>
      <w:bookmarkStart w:id="1" w:name="_Hlk47042922"/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Honors and award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7654A636" w14:textId="7C60E81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1F5C4D9A" w14:textId="031A6C67" w:rsidR="006B57A3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2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/sites/world-after-covid</w:t>
              </w:r>
            </w:hyperlink>
          </w:p>
          <w:p w14:paraId="28795A48" w14:textId="1B685D91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The award of design, creativity and innovation on the internet</w:t>
            </w:r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622" w:type="dxa"/>
          </w:tcPr>
          <w:p w14:paraId="74E15E69" w14:textId="3A4CFC75" w:rsidR="002563C0" w:rsidRPr="003059C8" w:rsidRDefault="003C1154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  <w:p w14:paraId="43C486F3" w14:textId="657A9042" w:rsidR="002563C0" w:rsidRPr="003059C8" w:rsidRDefault="002563C0" w:rsidP="002563C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Award from the </w:t>
            </w:r>
            <w:hyperlink r:id="rId13" w:history="1">
              <w:r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shd w:val="clear" w:color="auto" w:fill="FFFFFF"/>
                  <w:lang w:val="en-CA"/>
                </w:rPr>
                <w:t>Societies</w:t>
              </w:r>
            </w:hyperlink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 journal for ground-breaking research and significant contribution to advancements concerning understanding of the social realm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A5F02A9" w14:textId="77777777" w:rsidR="00AB4B72" w:rsidRPr="003059C8" w:rsidRDefault="00AB4B72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</w:p>
          <w:bookmarkEnd w:id="4"/>
          <w:p w14:paraId="33215306" w14:textId="77424882" w:rsidR="00AB4B72" w:rsidRPr="003059C8" w:rsidRDefault="004A7F30" w:rsidP="00AB4B72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</w:t>
            </w:r>
            <w:r w:rsidR="00AB4B72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ecognizes scholarly contribution to the philosophical foundations of psycholog</w:t>
            </w: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y</w:t>
            </w:r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E19EB41" w14:textId="2386C012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 from the Society for Personality and Social Psychology</w:t>
            </w:r>
          </w:p>
          <w:p w14:paraId="5E4E33F0" w14:textId="77777777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 w:themeColor="text1"/>
                <w:sz w:val="22"/>
                <w:szCs w:val="22"/>
                <w:lang w:val="en-CA"/>
              </w:rPr>
              <w:t>The Sage Young Scholar Awards recognize outstanding achievements by young scholars who are early in their research careers, recognizing their accomplishments and potential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0E80CEF1" w14:textId="77777777" w:rsidR="00F47126" w:rsidRPr="003059C8" w:rsidRDefault="002C580B" w:rsidP="00F4712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</w:p>
          <w:p w14:paraId="143F5D98" w14:textId="4E9F9FA4" w:rsidR="00F47126" w:rsidRPr="003059C8" w:rsidRDefault="007C236A" w:rsidP="008A2A28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Awar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for a scientist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under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40 years of age for novel advancement / achievement in scientific education</w:t>
            </w:r>
            <w:r w:rsidR="00CB6D96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an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re</w:t>
            </w:r>
            <w:r w:rsidR="008E11C9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search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77777777" w:rsidR="00C80AAF" w:rsidRPr="003059C8" w:rsidRDefault="002C580B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C80AAF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LIFE</w:t>
              </w:r>
            </w:hyperlink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International Max Plank Research School on the Life Course) Outstanding Alumni Award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3BF702B2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</w:t>
            </w:r>
            <w:r w:rsidR="006937CA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ward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 Association for Psychological Science</w:t>
            </w:r>
          </w:p>
          <w:p w14:paraId="6327BAF9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Recognition of outstanding psychological scientists in the earliest stages of their research career post-PhD whose innovative work has already advanced the field 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E2BBEED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NeuroLeadership Application of Science Award”</w:t>
            </w:r>
          </w:p>
          <w:p w14:paraId="6B80C5F1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Award for innovative, thorough, and insightful research that contributes to bridging the gap between science and application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3A176FB" w14:textId="77777777" w:rsidR="00E67077" w:rsidRPr="003059C8" w:rsidRDefault="00E67077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  <w:p w14:paraId="7B8D372D" w14:textId="77777777" w:rsidR="00E67077" w:rsidRPr="003059C8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Best paper of the year on intercultural or international relations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A3C6BF0" w14:textId="77777777" w:rsidR="004558A6" w:rsidRPr="003059C8" w:rsidRDefault="004558A6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33904CA8" w14:textId="77777777" w:rsidR="004558A6" w:rsidRPr="003059C8" w:rsidRDefault="009A0D77" w:rsidP="00280FEB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ard for outstanding research on socially under-represented population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554B8589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  <w:p w14:paraId="618A358D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ward for Most Outstanding Paper in Social Psychology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1B4BF652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66E3C675" w14:textId="77777777" w:rsidR="004558A6" w:rsidRPr="003059C8" w:rsidRDefault="009A0D77" w:rsidP="00683A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A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ward 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or outstanding research on socially under-represented populations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4A74E5CD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  <w:p w14:paraId="2C6DEDD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Scholarship and tuition expenses for graduate studying at the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156DC088" w14:textId="77777777" w:rsidR="00280FEB" w:rsidRPr="003059C8" w:rsidRDefault="00033D44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  <w:p w14:paraId="429B943E" w14:textId="77777777" w:rsidR="00280FEB" w:rsidRPr="003059C8" w:rsidRDefault="009A0D77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cholarship granted to the top 0.3 % of German students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4D7143E2" w14:textId="77777777" w:rsid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</w:p>
    <w:p w14:paraId="3F8895C6" w14:textId="5FBC50A2" w:rsidR="00940FF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2E327C" w:rsidRPr="001A4386" w14:paraId="15A3623F" w14:textId="77777777" w:rsidTr="00C80AAF">
        <w:tc>
          <w:tcPr>
            <w:tcW w:w="1530" w:type="dxa"/>
          </w:tcPr>
          <w:p w14:paraId="44486C73" w14:textId="7CA8693D" w:rsidR="002E327C" w:rsidRDefault="002E327C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29755750" w14:textId="2444D196" w:rsidR="002E327C" w:rsidRPr="00826D73" w:rsidRDefault="002E327C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26D73" w:rsidRPr="001A4386" w14:paraId="0B2BED1E" w14:textId="77777777" w:rsidTr="00C80AAF">
        <w:tc>
          <w:tcPr>
            <w:tcW w:w="1530" w:type="dxa"/>
          </w:tcPr>
          <w:p w14:paraId="2AE175C0" w14:textId="6ED9A02E" w:rsidR="00826D73" w:rsidRPr="003059C8" w:rsidRDefault="00826D73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66EFEA6" w14:textId="088A1DDC" w:rsidR="00826D73" w:rsidRPr="003059C8" w:rsidRDefault="00826D73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CB3FE8" w:rsidRPr="001A4386" w14:paraId="29FDDD32" w14:textId="77777777" w:rsidTr="00C80AAF">
        <w:tc>
          <w:tcPr>
            <w:tcW w:w="1530" w:type="dxa"/>
          </w:tcPr>
          <w:p w14:paraId="6CD3E1A9" w14:textId="77777777" w:rsidR="00CB3FE8" w:rsidRPr="003059C8" w:rsidRDefault="00CB3FE8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27C93BEC" w14:textId="77777777" w:rsidR="00CB3FE8" w:rsidRPr="003059C8" w:rsidRDefault="00CB3FE8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6E0B12" w:rsidRPr="001A4386" w14:paraId="2A3127B9" w14:textId="77777777" w:rsidTr="00C80AAF">
        <w:tc>
          <w:tcPr>
            <w:tcW w:w="1530" w:type="dxa"/>
          </w:tcPr>
          <w:p w14:paraId="7D1E0FE1" w14:textId="77777777" w:rsidR="006E0B12" w:rsidRPr="003059C8" w:rsidRDefault="006E0B12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639587FD" w14:textId="77777777" w:rsidR="006E0B12" w:rsidRPr="003059C8" w:rsidRDefault="006E0B12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593095" w:rsidRPr="001A4386" w14:paraId="5A1F2A7E" w14:textId="77777777" w:rsidTr="00C80AAF">
        <w:tc>
          <w:tcPr>
            <w:tcW w:w="1530" w:type="dxa"/>
          </w:tcPr>
          <w:p w14:paraId="00C07840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5701C52D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455287" w:rsidRPr="001A4386" w14:paraId="6464586C" w14:textId="77777777" w:rsidTr="00C80AAF">
        <w:tc>
          <w:tcPr>
            <w:tcW w:w="1530" w:type="dxa"/>
          </w:tcPr>
          <w:p w14:paraId="5C5D9587" w14:textId="77777777" w:rsidR="00455287" w:rsidRPr="003059C8" w:rsidRDefault="004552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2BE8C5" w14:textId="77777777" w:rsidR="00455287" w:rsidRPr="003059C8" w:rsidRDefault="0045528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4325D7" w:rsidRPr="001A4386" w14:paraId="0FEBDDFB" w14:textId="77777777" w:rsidTr="00C80AAF">
        <w:tc>
          <w:tcPr>
            <w:tcW w:w="1530" w:type="dxa"/>
          </w:tcPr>
          <w:p w14:paraId="263707DC" w14:textId="77777777" w:rsidR="004325D7" w:rsidRPr="003059C8" w:rsidRDefault="004325D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0AFE98F" w14:textId="77777777" w:rsidR="004325D7" w:rsidRPr="003059C8" w:rsidRDefault="004325D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700991" w:rsidRPr="001A4386" w14:paraId="67D0F74E" w14:textId="77777777" w:rsidTr="00C80AAF">
        <w:tc>
          <w:tcPr>
            <w:tcW w:w="1530" w:type="dxa"/>
          </w:tcPr>
          <w:p w14:paraId="011B1E8E" w14:textId="77777777" w:rsidR="00700991" w:rsidRPr="003059C8" w:rsidRDefault="00700991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94306ED" w14:textId="77777777" w:rsidR="00700991" w:rsidRPr="003059C8" w:rsidRDefault="00700991" w:rsidP="007C236A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Warren Ober Award for outstanding teaching </w:t>
            </w:r>
            <w:r w:rsidR="007C236A" w:rsidRPr="003059C8">
              <w:rPr>
                <w:rFonts w:ascii="Spectral" w:hAnsi="Spectral" w:cs="Times New Roman"/>
                <w:iCs/>
                <w:color w:val="000000"/>
              </w:rPr>
              <w:t>at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the UW (for H. Santos)</w:t>
            </w:r>
          </w:p>
        </w:tc>
      </w:tr>
      <w:tr w:rsidR="009C4380" w:rsidRPr="001A4386" w14:paraId="7C18CCC2" w14:textId="77777777" w:rsidTr="00C80AAF">
        <w:tc>
          <w:tcPr>
            <w:tcW w:w="1530" w:type="dxa"/>
          </w:tcPr>
          <w:p w14:paraId="0F6B6B6F" w14:textId="77777777" w:rsidR="009C4380" w:rsidRPr="003059C8" w:rsidRDefault="009C438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CEAC683" w14:textId="77777777" w:rsidR="009C4380" w:rsidRPr="003059C8" w:rsidRDefault="009C4380" w:rsidP="009C438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515E3B" w:rsidRPr="001A4386" w14:paraId="4B2D2F34" w14:textId="77777777" w:rsidTr="00C80AAF">
        <w:tc>
          <w:tcPr>
            <w:tcW w:w="1530" w:type="dxa"/>
          </w:tcPr>
          <w:p w14:paraId="1860A3BE" w14:textId="77777777" w:rsidR="00515E3B" w:rsidRPr="003059C8" w:rsidRDefault="00515E3B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75C5E747" w14:textId="77777777" w:rsidR="00515E3B" w:rsidRPr="003059C8" w:rsidRDefault="00DB48DE" w:rsidP="00DB48D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0A2790" w:rsidRPr="001A4386" w14:paraId="79741376" w14:textId="77777777" w:rsidTr="00C80AAF">
        <w:tc>
          <w:tcPr>
            <w:tcW w:w="1530" w:type="dxa"/>
          </w:tcPr>
          <w:p w14:paraId="39606056" w14:textId="77777777" w:rsidR="000A2790" w:rsidRPr="003059C8" w:rsidRDefault="000A279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1FC2DCFE" w14:textId="77777777" w:rsidR="000A2790" w:rsidRPr="003059C8" w:rsidRDefault="000A2790" w:rsidP="000A279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D36E2A" w:rsidRPr="001A4386" w14:paraId="76E6EE47" w14:textId="77777777" w:rsidTr="00C80AAF">
        <w:tc>
          <w:tcPr>
            <w:tcW w:w="1530" w:type="dxa"/>
          </w:tcPr>
          <w:p w14:paraId="618F19A9" w14:textId="77777777" w:rsidR="00D36E2A" w:rsidRPr="003059C8" w:rsidRDefault="00D36E2A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-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E72BA11" w14:textId="77777777" w:rsidR="00D36E2A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</w:t>
            </w:r>
            <w:r w:rsidR="00961CEC" w:rsidRPr="003059C8">
              <w:rPr>
                <w:rFonts w:ascii="Spectral" w:hAnsi="Spectral" w:cs="Times New Roman"/>
                <w:iCs/>
                <w:color w:val="000000"/>
              </w:rPr>
              <w:t>CAD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$25,000; 1 of 5 allotted to University of Waterloo;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Huynh)</w:t>
            </w:r>
          </w:p>
        </w:tc>
      </w:tr>
      <w:tr w:rsidR="00513E87" w:rsidRPr="001A4386" w14:paraId="03774592" w14:textId="77777777" w:rsidTr="00C80AAF">
        <w:tc>
          <w:tcPr>
            <w:tcW w:w="1530" w:type="dxa"/>
          </w:tcPr>
          <w:p w14:paraId="749D391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3ACEB2AD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H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Oakes)</w:t>
            </w:r>
          </w:p>
        </w:tc>
      </w:tr>
      <w:tr w:rsidR="00513E87" w:rsidRPr="001A4386" w14:paraId="158C296E" w14:textId="77777777" w:rsidTr="00C80AAF">
        <w:tc>
          <w:tcPr>
            <w:tcW w:w="1530" w:type="dxa"/>
          </w:tcPr>
          <w:p w14:paraId="4545C54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6BECB8E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4F076C90" w14:textId="77777777" w:rsidTr="00C80AAF">
        <w:tc>
          <w:tcPr>
            <w:tcW w:w="1530" w:type="dxa"/>
          </w:tcPr>
          <w:p w14:paraId="52E8559A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737FF649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Travel Award, </w:t>
            </w:r>
            <w:r w:rsidR="0086722E" w:rsidRPr="003059C8">
              <w:rPr>
                <w:rFonts w:ascii="Spectral" w:hAnsi="Spectral" w:cs="Times New Roman"/>
                <w:iCs/>
                <w:color w:val="000000"/>
              </w:rPr>
              <w:t>APS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5386BCAF" w14:textId="77777777" w:rsidTr="00C80AAF">
        <w:tc>
          <w:tcPr>
            <w:tcW w:w="1530" w:type="dxa"/>
          </w:tcPr>
          <w:p w14:paraId="705973C2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</w:t>
            </w:r>
            <w:r w:rsidR="008D2C5D" w:rsidRPr="003059C8">
              <w:rPr>
                <w:rFonts w:ascii="Spectral" w:hAnsi="Spectral" w:cs="Times New Roman"/>
              </w:rPr>
              <w:t>4</w:t>
            </w:r>
          </w:p>
        </w:tc>
        <w:tc>
          <w:tcPr>
            <w:tcW w:w="8550" w:type="dxa"/>
          </w:tcPr>
          <w:p w14:paraId="534AA8DB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Poster Award Finalist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SPSP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>. C. Huynh)</w:t>
            </w:r>
          </w:p>
        </w:tc>
      </w:tr>
      <w:tr w:rsidR="00940FF8" w:rsidRPr="001A4386" w14:paraId="21420B77" w14:textId="77777777" w:rsidTr="00C80AAF">
        <w:tc>
          <w:tcPr>
            <w:tcW w:w="1530" w:type="dxa"/>
          </w:tcPr>
          <w:p w14:paraId="012E42A5" w14:textId="77777777" w:rsidR="00940FF8" w:rsidRPr="003059C8" w:rsidRDefault="00940FF8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7CA6D1D8" w14:textId="77777777" w:rsidR="00940FF8" w:rsidRPr="003059C8" w:rsidRDefault="005C4CEE" w:rsidP="007C236A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 for best student presenta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CPA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.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Huynh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)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334DDF00" w:rsidR="00683A55" w:rsidRPr="003059C8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</w:rPr>
      </w:pPr>
      <w:r>
        <w:rPr>
          <w:rFonts w:ascii="NeueHaasGroteskDisp Pro Md" w:hAnsi="NeueHaasGroteskDisp Pro Md" w:cs="Times New Roman"/>
          <w:bCs/>
        </w:rPr>
        <w:t>Grant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1ED3D0D3" w14:textId="2E42C154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5D02503E" w14:textId="125C74FA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6B198977" w14:textId="6D21D1F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3</w:t>
            </w:r>
          </w:p>
        </w:tc>
        <w:tc>
          <w:tcPr>
            <w:tcW w:w="8712" w:type="dxa"/>
          </w:tcPr>
          <w:p w14:paraId="4DBB872D" w14:textId="24ADF1C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93683EC" w14:textId="282BACA2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2E8A9C78" w14:textId="41303D42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090E42EC" w14:textId="28FBA03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2970B60" w14:textId="77777777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61504842" w14:textId="35F337B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5FF0F70C" w14:textId="3349E17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F84206" w14:textId="5659E51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09BB71" w14:textId="6022FF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3028CFD9" w14:textId="271B0FA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FEA06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4B310AE" w14:textId="7FDAC14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4493C930" w14:textId="64E7476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722956E6" w14:textId="452ACDAD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4B5AB3AA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16858733" w14:textId="195733C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416A533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17754A79" w14:textId="480DD5C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7C4913A" w14:textId="55CEE20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66947F9D" w14:textId="11F2DDB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3E757D60" w14:textId="2D312F9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79757A01" w14:textId="52FB99D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72716854" w14:textId="19496263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38E7622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BF3387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Naved Iqbal, Jamia Millia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6D0AFF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0EEE78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4F723E4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625E297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8</w:t>
            </w:r>
          </w:p>
        </w:tc>
        <w:tc>
          <w:tcPr>
            <w:tcW w:w="8712" w:type="dxa"/>
          </w:tcPr>
          <w:p w14:paraId="7626855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0B15289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135482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6A0154E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CEFF67E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1F8139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4A8EA1C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43A9C177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66C9551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3132566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302F105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4EF8740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418298DB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38B0008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06AED60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  <w:p w14:paraId="191818A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in Russia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23E11415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058016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  <w:p w14:paraId="42F63B7D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outside of the United States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3CDDCB0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4CDEBBAF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research outside the United States</w:t>
            </w: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field research in Russia</w:t>
            </w: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Research grant awarded for independent research in Eastern Europe</w:t>
            </w:r>
          </w:p>
        </w:tc>
      </w:tr>
    </w:tbl>
    <w:p w14:paraId="62486C05" w14:textId="77777777" w:rsidR="005E774B" w:rsidRPr="003059C8" w:rsidRDefault="005E774B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</w:p>
    <w:p w14:paraId="5B8A0C61" w14:textId="11B2FCB3" w:rsidR="00B00693" w:rsidRPr="003059C8" w:rsidRDefault="003059C8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Publications</w:t>
      </w:r>
      <w:r w:rsidR="00BE6039" w:rsidRPr="003059C8">
        <w:rPr>
          <w:rFonts w:ascii="NeueHaasGroteskDisp Pro Md" w:hAnsi="NeueHaasGroteskDisp Pro Md" w:cs="Times New Roman"/>
          <w:bCs/>
          <w:color w:val="000000"/>
          <w:lang w:val="en-GB"/>
        </w:rPr>
        <w:t xml:space="preserve"> </w:t>
      </w:r>
      <w:r w:rsidR="00BE6039" w:rsidRPr="003059C8">
        <w:rPr>
          <w:rFonts w:ascii="Spectral" w:hAnsi="Spectral" w:cs="Times New Roman"/>
          <w:b/>
          <w:color w:val="000000"/>
          <w:lang w:val="en-GB"/>
        </w:rPr>
        <w:t>(student co-authors are underlined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 xml:space="preserve"> / impact factor in parenthes</w:t>
      </w:r>
      <w:r w:rsidR="00100FA5" w:rsidRPr="003059C8">
        <w:rPr>
          <w:rFonts w:ascii="Spectral" w:hAnsi="Spectral" w:cs="Times New Roman"/>
          <w:b/>
          <w:color w:val="000000"/>
          <w:lang w:val="en-GB"/>
        </w:rPr>
        <w:t>e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>s</w:t>
      </w:r>
      <w:r w:rsidR="00D353AC" w:rsidRPr="003059C8">
        <w:rPr>
          <w:rFonts w:ascii="Spectral" w:hAnsi="Spectral" w:cs="Times New Roman"/>
          <w:b/>
          <w:color w:val="000000"/>
          <w:lang w:val="en-GB"/>
        </w:rPr>
        <w:t>)</w:t>
      </w:r>
    </w:p>
    <w:p w14:paraId="60F1B048" w14:textId="7F4E47F6" w:rsidR="00B2161B" w:rsidRPr="00C352A4" w:rsidRDefault="00C352A4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bookmarkStart w:id="7" w:name="_ENREF_8"/>
      <w:r w:rsidRPr="00C352A4">
        <w:rPr>
          <w:rFonts w:ascii="NeueHaasGroteskDisp Pro Md" w:hAnsi="NeueHaasGroteskDisp Pro Md"/>
          <w:bCs/>
          <w:iCs/>
          <w:sz w:val="22"/>
          <w:szCs w:val="22"/>
          <w:lang w:val="en-US"/>
        </w:rPr>
        <w:t>Articles</w:t>
      </w: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15E013A" w14:textId="358B88B8" w:rsidR="00805F18" w:rsidRDefault="00805F18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Clinical Psychology Review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4A5CA501" w14:textId="0CCD0C50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CB7BE42" w14:textId="42971321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076B24BF" w14:textId="5050A477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63EFF35" w14:textId="7777777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6C0DBFC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485814A1" w14:textId="0338D8C8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1D936D01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9074FB2" w14:textId="2FB6B751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776457B7" w14:textId="180E10EC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7EA0E43" w14:textId="658F50EF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7A1D2919" w14:textId="527AB3F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3A796AC" w14:textId="77777777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58345086"/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2725742" w14:textId="578AC74B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0C5CB8F4" w14:textId="75188289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7E70AFF8" w14:textId="77777777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E65C6C0" w14:textId="27623AA6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61A1329" w14:textId="01433CC5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76A2AE03" w14:textId="6EC0AE1F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3" w:name="_Hlk61029707"/>
      <w:bookmarkEnd w:id="10"/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3C1613C8" w14:textId="7B6CA49D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03797A01" w14:textId="5DF30DD5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3FBBDCA9" w14:textId="0029664A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4" w:name="_Hlk46853115"/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3"/>
    <w:bookmarkEnd w:id="14"/>
    <w:p w14:paraId="06DB31E2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5CCC540C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1B29CAFE" w14:textId="71FA3DBB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0168A465" w14:textId="25C2D2D2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6D35392F" w14:textId="77777777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7EAA39C3" w14:textId="77777777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E4C80F6" w14:textId="77777777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3EF309F" w14:textId="626F6FD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63CEF090" w14:textId="77777777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0AB6F29" w14:textId="77777777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1222CE66" w14:textId="77777777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FC9BA36" w14:textId="77777777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F702A9E" w14:textId="77777777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21820F6A" w14:textId="37B8BA2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56D3216" w14:textId="77777777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new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1AE26D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155850F5" w14:textId="1109718E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4A41A5F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29A8B76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7ECE2BF1" w14:textId="77777777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0508D714" w14:textId="77777777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3F822251" w14:textId="77777777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88C1FA2" w14:textId="13F591F2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9EA32B9" w14:textId="3492E28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2BAA83EB" w14:textId="77777777" w:rsidR="00FA2A6F" w:rsidRPr="003059C8" w:rsidRDefault="00FA2A6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C8A1D46" w14:textId="77777777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74655655" w14:textId="77777777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01A6509C" w14:textId="18BF44AC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72B5A9D" w14:textId="004E48F0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634B8845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52597DF6" w14:textId="77777777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58346129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42EEDC28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07507495" w14:textId="77777777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1ECC9A5F" w14:textId="77777777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21E1D62F" w14:textId="1F8AE724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7B0A7535" w14:textId="5CBC6719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52D4A9DA" w14:textId="72B1E006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EB7AEA6" w14:textId="485CC6C7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2F25B8EF" w14:textId="10B4D140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1A9C063A" w14:textId="77777777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1EB57E02" w14:textId="77777777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D1A8507" w14:textId="66868092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1DC7418F" w14:textId="2FC66DA3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0FEF3221" w14:textId="77777777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4F4F8DD7" w14:textId="77777777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084CBB81" w14:textId="7777777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A534D5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0CC4BE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242A8572" w14:textId="1567DC3D" w:rsidR="000162AB" w:rsidRDefault="000162AB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39985610" w:rsidR="00C771F0" w:rsidRPr="00C352A4" w:rsidRDefault="00C352A4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Chapters in books</w:t>
      </w:r>
    </w:p>
    <w:p w14:paraId="0BF76DD5" w14:textId="6624C340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1" w:name="_Hlk61029790"/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5873B857" w14:textId="77777777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38D95C1B" w14:textId="341BC4FA" w:rsidR="007B4430" w:rsidRPr="007B443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="007B4430"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65CF7862" w14:textId="05AF5014" w:rsidR="00BA7B05" w:rsidRPr="003059C8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  <w:r w:rsidR="00BA7B05"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="00BA7B05"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="00BA7B05"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="00BA7B05"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#DOI</w:t>
      </w:r>
    </w:p>
    <w:p w14:paraId="46DE3DA3" w14:textId="7B491A88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2" w:name="_Hlk61029797"/>
      <w:bookmarkEnd w:id="21"/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53C6165" w14:textId="154C4EBD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5C8C2DD5" w14:textId="44905077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0A177522" w14:textId="2CBA303A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444BA73A" w14:textId="77777777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045BDE44" w14:textId="13C16AD2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261236B8" w14:textId="77777777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68AD38B9" w14:textId="77777777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2F2C0C9C" w14:textId="77777777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31603D75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71414551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6479560E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42D8DF3D" w:rsidR="00C771F0" w:rsidRPr="00C352A4" w:rsidRDefault="004D7FEE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/</w:t>
      </w:r>
      <w:r w:rsidR="00C771F0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OP-EDs</w:t>
      </w:r>
      <w:r w:rsidR="00EF4B5C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/Blogs</w:t>
      </w:r>
    </w:p>
    <w:p w14:paraId="2C9E76CC" w14:textId="38C0C4E1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1BAD155B" w14:textId="6DFC86B4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2F138376" w14:textId="6F20A1A1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75119C2F" w14:textId="6547EEF9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2C5F4928" w14:textId="36805A36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499361D2" w14:textId="4DE629F7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7AC3E4A8" w14:textId="21CBE6AB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5E21CE34" w14:textId="7EE147BE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950BA31" w14:textId="77777777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2405946" w14:textId="77777777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0189E1F2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7F975B56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C352A4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Invited talks and sympos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51B6E" w:rsidRPr="001A4386" w14:paraId="6CB2499C" w14:textId="77777777" w:rsidTr="006B6BC9">
        <w:tc>
          <w:tcPr>
            <w:tcW w:w="1818" w:type="dxa"/>
          </w:tcPr>
          <w:p w14:paraId="5FD451CF" w14:textId="500DF405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75F0AA44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ocial Psychology Colloquium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tan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</w:p>
        </w:tc>
      </w:tr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annual conference of the International Society for Justice Research, 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13185C" w:rsidRPr="001A4386" w14:paraId="5889BB6B" w14:textId="77777777" w:rsidTr="006B6BC9">
        <w:tc>
          <w:tcPr>
            <w:tcW w:w="1818" w:type="dxa"/>
          </w:tcPr>
          <w:p w14:paraId="26195342" w14:textId="386EABC7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49BD010" w14:textId="62AC1B69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euroethics, free will, and the self” of the Brian-to-Society Decision and Behavior Seminar webinar series, Centre for the Convergence of Health and Economics, McGill University, Canada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D32D0A" w:rsidRPr="001A4386" w14:paraId="7A1634C5" w14:textId="77777777" w:rsidTr="006B6BC9"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578CEC23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“Religious Change” Workshop of the Bielefeld – Chattanooga Research group 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i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lefeld, Germany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rganized by the Canada 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Behavioural and Social Science Forecasting Collaborative” at the </w:t>
            </w:r>
            <w:hyperlink r:id="rId31" w:history="1"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2C580B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lumni Award Lecture at the Max Plank Institute for Human Development, Harnack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Department of Psychology, Jamia Millia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orkshop at the Auslandstreffen der Studienstiftung Kanada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lecture at the Department of Psychology, Eötvös Loránd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Klosterneuburg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 Pompeu Fabra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246F76FA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nference paper presentations</w:t>
      </w:r>
      <w:r w:rsidR="002A28CF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2A28CF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3F7BBD" w14:textId="2CC0F7DA" w:rsidR="00397DD2" w:rsidRDefault="00B54D25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lastRenderedPageBreak/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 xml:space="preserve">Talk presented in the symposium “Fresh looks at classic perspectives: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19th International </w:t>
      </w:r>
      <w:r w:rsidRPr="003059C8">
        <w:rPr>
          <w:rFonts w:ascii="Spectral" w:hAnsi="Spectral"/>
          <w:bCs/>
          <w:sz w:val="22"/>
          <w:szCs w:val="22"/>
          <w:lang w:val="en-US"/>
        </w:rPr>
        <w:lastRenderedPageBreak/>
        <w:t>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3E263850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elected poster presentations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E425F9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72534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C352A4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207FA023" w14:textId="054CFA8E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6E223A92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 epistemology</w:t>
            </w:r>
          </w:p>
        </w:tc>
        <w:tc>
          <w:tcPr>
            <w:tcW w:w="5093" w:type="dxa"/>
          </w:tcPr>
          <w:p w14:paraId="3B47D90D" w14:textId="48F8B98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0B4B2B50" w14:textId="77777777" w:rsidR="00826D73" w:rsidRDefault="00826D73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0D1F3CF" w14:textId="67463424" w:rsidR="007D260D" w:rsidRPr="00C352A4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2499089A" w14:textId="0CAD42C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1DEBBA96" w14:textId="43F9D4F9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347FC54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 w:rsidR="00251B6E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C352A4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68CE7F65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00F75A1B" w14:textId="37EC6C20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upervision</w:t>
      </w:r>
    </w:p>
    <w:p w14:paraId="1590B1C5" w14:textId="3FA63B3C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5CA0763D" w14:textId="77777777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48B8411F" w14:textId="55328806" w:rsidR="008E6F82" w:rsidRPr="00C352A4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  <w:r>
        <w:rPr>
          <w:rFonts w:ascii="NeueHaasGroteskDisp Pro Md" w:hAnsi="NeueHaasGroteskDisp Pro Md"/>
          <w:sz w:val="22"/>
          <w:szCs w:val="22"/>
          <w:lang w:val="en-US"/>
        </w:rPr>
        <w:t>Leadership</w:t>
      </w:r>
    </w:p>
    <w:p w14:paraId="1A2E1171" w14:textId="437CE5DB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51B6E" w:rsidRPr="001A4386" w14:paraId="070656E4" w14:textId="77777777" w:rsidTr="000C5FFA">
        <w:tc>
          <w:tcPr>
            <w:tcW w:w="1800" w:type="dxa"/>
          </w:tcPr>
          <w:p w14:paraId="38BB3CB9" w14:textId="192EBA90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51B6E" w:rsidRPr="001A4386" w14:paraId="61822F7E" w14:textId="77777777" w:rsidTr="000C5FFA">
        <w:tc>
          <w:tcPr>
            <w:tcW w:w="1800" w:type="dxa"/>
          </w:tcPr>
          <w:p w14:paraId="27B0C260" w14:textId="39B2AA16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51B6E" w:rsidRPr="001A4386" w14:paraId="730C1D9B" w14:textId="77777777" w:rsidTr="000C5FFA">
        <w:tc>
          <w:tcPr>
            <w:tcW w:w="1800" w:type="dxa"/>
          </w:tcPr>
          <w:p w14:paraId="5A64E6F6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251B6E" w:rsidRPr="001A4386" w14:paraId="26832C99" w14:textId="77777777" w:rsidTr="000C5FFA">
        <w:tc>
          <w:tcPr>
            <w:tcW w:w="1800" w:type="dxa"/>
          </w:tcPr>
          <w:p w14:paraId="32D8BEB7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51B6E" w:rsidRPr="001A4386" w14:paraId="32B746A4" w14:textId="77777777" w:rsidTr="000C5FFA">
        <w:tc>
          <w:tcPr>
            <w:tcW w:w="1800" w:type="dxa"/>
          </w:tcPr>
          <w:p w14:paraId="1152C213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51B6E" w:rsidRPr="003059C8" w:rsidRDefault="00251B6E" w:rsidP="00251B6E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5DB7293A" w14:textId="76D06575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6CBD884B" w14:textId="1AD635F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57CBD63F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76033E1B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154F6096" w:rsidR="00387CA1" w:rsidRPr="00387CA1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lastRenderedPageBreak/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27935735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46DD6FF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a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l Meeting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72BD7B16" w14:textId="5F1B3604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lastRenderedPageBreak/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7F0098E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s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4E77E571" w14:textId="4E7D2E5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68AA0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</w:p>
    <w:p w14:paraId="6486B77B" w14:textId="0C7BB26F" w:rsidR="00F525F5" w:rsidRPr="003059C8" w:rsidRDefault="00F525F5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</w:p>
    <w:p w14:paraId="5E03B90E" w14:textId="1825284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</w:p>
    <w:p w14:paraId="4FDF423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</w:p>
    <w:p w14:paraId="58D75C10" w14:textId="77777777" w:rsidR="005D5B82" w:rsidRPr="003059C8" w:rsidRDefault="005D5B82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Behavioral and Brain Sciences </w:t>
      </w:r>
    </w:p>
    <w:p w14:paraId="42FC7360" w14:textId="43DEE3D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</w:p>
    <w:p w14:paraId="69E30E9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</w:p>
    <w:p w14:paraId="46B3226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</w:p>
    <w:p w14:paraId="613B8CB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</w:p>
    <w:p w14:paraId="4491B3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</w:p>
    <w:p w14:paraId="24A2F4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</w:p>
    <w:p w14:paraId="1A8EAED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</w:p>
    <w:p w14:paraId="6ED6EB83" w14:textId="623D2DC0" w:rsidR="00621294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</w:p>
    <w:p w14:paraId="6010FC2F" w14:textId="6DA6F83E" w:rsidR="00F61056" w:rsidRPr="003059C8" w:rsidRDefault="00F61056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</w:p>
    <w:p w14:paraId="4615E64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</w:p>
    <w:p w14:paraId="512FAB4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Journal of Experimental Social Psychology</w:t>
      </w:r>
    </w:p>
    <w:p w14:paraId="2CCA7D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</w:p>
    <w:p w14:paraId="6F4A59A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</w:p>
    <w:p w14:paraId="125F210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</w:p>
    <w:p w14:paraId="668217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</w:p>
    <w:p w14:paraId="27CF580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</w:p>
    <w:p w14:paraId="2869A6A4" w14:textId="77777777" w:rsidR="00F35F20" w:rsidRDefault="00F35F20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Innovation in Aging</w:t>
      </w:r>
    </w:p>
    <w:p w14:paraId="58715837" w14:textId="2719EB6E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</w:p>
    <w:p w14:paraId="0F5214F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</w:p>
    <w:p w14:paraId="5AFC140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</w:p>
    <w:p w14:paraId="4963B071" w14:textId="7E7B9338" w:rsidR="000C5FFA" w:rsidRPr="003059C8" w:rsidRDefault="000C5FFA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IT Press</w:t>
      </w:r>
    </w:p>
    <w:p w14:paraId="13998D37" w14:textId="0E6EBD5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</w:p>
    <w:p w14:paraId="04CB38B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</w:p>
    <w:p w14:paraId="034AC39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</w:p>
    <w:p w14:paraId="663EDAF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1462FE6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</w:p>
    <w:p w14:paraId="34C6FA5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</w:p>
    <w:p w14:paraId="507E4F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18C9D77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</w:p>
    <w:p w14:paraId="125B49A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</w:p>
    <w:p w14:paraId="532503E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</w:p>
    <w:p w14:paraId="4E1286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</w:p>
    <w:p w14:paraId="37BB42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</w:p>
    <w:p w14:paraId="25EF8EF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</w:p>
    <w:p w14:paraId="724B4A0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</w:p>
    <w:p w14:paraId="4D63DB4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</w:p>
    <w:p w14:paraId="0ADF88C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6AE0FC9" w:rsidR="006B470D" w:rsidRPr="00C352A4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30584DD1" w:rsidR="00D34764" w:rsidRPr="00C352A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3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4"/>
      <w:headerReference w:type="default" r:id="rId35"/>
      <w:footerReference w:type="even" r:id="rId36"/>
      <w:footerReference w:type="default" r:id="rId3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41FC070" w14:textId="77777777" w:rsidR="002C580B" w:rsidRDefault="002C580B">
      <w:r>
        <w:separator/>
      </w:r>
    </w:p>
  </w:endnote>
  <w:endnote w:type="continuationSeparator" w:id="0">
    <w:p w14:paraId="096D9D68" w14:textId="77777777" w:rsidR="002C580B" w:rsidRDefault="002C58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25B91C" w14:textId="77777777" w:rsidR="002C580B" w:rsidRDefault="002C580B">
      <w:r>
        <w:separator/>
      </w:r>
    </w:p>
  </w:footnote>
  <w:footnote w:type="continuationSeparator" w:id="0">
    <w:p w14:paraId="113373FC" w14:textId="77777777" w:rsidR="002C580B" w:rsidRDefault="002C580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FAB734" w14:textId="3E3A6B00" w:rsidR="00EC22D2" w:rsidRPr="003059C8" w:rsidRDefault="00EC22D2" w:rsidP="001F2FAA">
    <w:pPr>
      <w:pStyle w:val="Header"/>
      <w:framePr w:wrap="around" w:vAnchor="text" w:hAnchor="margin" w:xAlign="right" w:y="1"/>
      <w:rPr>
        <w:rStyle w:val="PageNumber"/>
        <w:rFonts w:ascii="Spectral" w:hAnsi="Spectral"/>
        <w:sz w:val="22"/>
        <w:szCs w:val="22"/>
      </w:rPr>
    </w:pPr>
    <w:r w:rsidRPr="003059C8">
      <w:rPr>
        <w:rStyle w:val="PageNumber"/>
        <w:rFonts w:ascii="Spectral" w:hAnsi="Spectral"/>
        <w:sz w:val="22"/>
        <w:szCs w:val="22"/>
      </w:rPr>
      <w:fldChar w:fldCharType="begin"/>
    </w:r>
    <w:r w:rsidRPr="003059C8">
      <w:rPr>
        <w:rStyle w:val="PageNumber"/>
        <w:rFonts w:ascii="Spectral" w:hAnsi="Spectral"/>
        <w:sz w:val="22"/>
        <w:szCs w:val="22"/>
      </w:rPr>
      <w:instrText xml:space="preserve">PAGE  </w:instrText>
    </w:r>
    <w:r w:rsidRPr="003059C8">
      <w:rPr>
        <w:rStyle w:val="PageNumber"/>
        <w:rFonts w:ascii="Spectral" w:hAnsi="Spectral"/>
        <w:sz w:val="22"/>
        <w:szCs w:val="22"/>
      </w:rPr>
      <w:fldChar w:fldCharType="separate"/>
    </w:r>
    <w:r w:rsidRPr="003059C8">
      <w:rPr>
        <w:rStyle w:val="PageNumber"/>
        <w:rFonts w:ascii="Spectral" w:hAnsi="Spectral"/>
        <w:noProof/>
        <w:sz w:val="22"/>
        <w:szCs w:val="22"/>
      </w:rPr>
      <w:t>4</w:t>
    </w:r>
    <w:r w:rsidRPr="003059C8">
      <w:rPr>
        <w:rStyle w:val="PageNumber"/>
        <w:rFonts w:ascii="Spectral" w:hAnsi="Spectral"/>
        <w:sz w:val="22"/>
        <w:szCs w:val="22"/>
      </w:rPr>
      <w:fldChar w:fldCharType="end"/>
    </w:r>
  </w:p>
  <w:p w14:paraId="16BFC527" w14:textId="328688C2" w:rsidR="00EC22D2" w:rsidRPr="003059C8" w:rsidRDefault="00EC22D2" w:rsidP="004D68FE">
    <w:pPr>
      <w:pStyle w:val="Header"/>
      <w:ind w:right="360"/>
      <w:jc w:val="right"/>
      <w:rPr>
        <w:rFonts w:ascii="Spectral" w:hAnsi="Spectral"/>
        <w:smallCaps/>
        <w:sz w:val="22"/>
        <w:szCs w:val="22"/>
        <w:lang w:val="en-US"/>
      </w:rPr>
    </w:pPr>
    <w:r w:rsidRPr="003059C8">
      <w:rPr>
        <w:rFonts w:ascii="Spectral" w:hAnsi="Spectral"/>
        <w:sz w:val="22"/>
        <w:szCs w:val="22"/>
        <w:lang w:val="en-US"/>
      </w:rPr>
      <w:t>Grossmann</w:t>
    </w:r>
    <w:r w:rsidRPr="003059C8">
      <w:rPr>
        <w:rFonts w:ascii="Spectral" w:hAnsi="Spectral"/>
        <w:smallCaps/>
        <w:sz w:val="22"/>
        <w:szCs w:val="22"/>
        <w:lang w:val="en-US"/>
      </w:rPr>
      <w:t xml:space="preserve"> CV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E27FA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mdpi.com/journal/societies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hyperlink" Target="http://www.awwwards.com/sites/world-after-covid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geographyofphilosophy.com/" TargetMode="External"/><Relationship Id="rId38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hanoiphilosophyforum.org/" TargetMode="External"/><Relationship Id="rId37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www.imprs-life.mpg.de/en/life-program/outstanding-alumni-award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2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4</TotalTime>
  <Pages>36</Pages>
  <Words>14287</Words>
  <Characters>81441</Characters>
  <Application>Microsoft Office Word</Application>
  <DocSecurity>0</DocSecurity>
  <Lines>678</Lines>
  <Paragraphs>1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55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43</cp:revision>
  <cp:lastPrinted>2021-05-26T01:55:00Z</cp:lastPrinted>
  <dcterms:created xsi:type="dcterms:W3CDTF">2021-03-19T00:08:00Z</dcterms:created>
  <dcterms:modified xsi:type="dcterms:W3CDTF">2021-09-24T05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